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43777A" w14:textId="77777777" w:rsidR="008D02E3" w:rsidRPr="00505FCD" w:rsidRDefault="008D02E3" w:rsidP="008D02E3">
      <w:pPr>
        <w:rPr>
          <w:rFonts w:ascii="Times New Roman" w:hAnsi="Times New Roman" w:cs="Times New Roman"/>
          <w:b/>
          <w:bCs/>
        </w:rPr>
      </w:pPr>
      <w:r w:rsidRPr="00505FCD">
        <w:rPr>
          <w:rFonts w:ascii="Times New Roman" w:hAnsi="Times New Roman" w:cs="Times New Roman"/>
          <w:b/>
          <w:bCs/>
        </w:rPr>
        <w:t>Table S</w:t>
      </w:r>
      <w:r>
        <w:rPr>
          <w:rFonts w:ascii="Times New Roman" w:hAnsi="Times New Roman" w:cs="Times New Roman"/>
          <w:b/>
          <w:bCs/>
        </w:rPr>
        <w:t>1</w:t>
      </w:r>
      <w:r w:rsidRPr="00505FCD">
        <w:rPr>
          <w:rFonts w:ascii="Times New Roman" w:hAnsi="Times New Roman" w:cs="Times New Roman"/>
          <w:b/>
          <w:bCs/>
        </w:rPr>
        <w:t>. Additional information about protected areas included in the study.</w:t>
      </w:r>
    </w:p>
    <w:tbl>
      <w:tblPr>
        <w:tblW w:w="10960" w:type="dxa"/>
        <w:tblLook w:val="04A0" w:firstRow="1" w:lastRow="0" w:firstColumn="1" w:lastColumn="0" w:noHBand="0" w:noVBand="1"/>
      </w:tblPr>
      <w:tblGrid>
        <w:gridCol w:w="3400"/>
        <w:gridCol w:w="661"/>
        <w:gridCol w:w="1100"/>
        <w:gridCol w:w="1149"/>
        <w:gridCol w:w="1460"/>
        <w:gridCol w:w="928"/>
        <w:gridCol w:w="1160"/>
        <w:gridCol w:w="1160"/>
      </w:tblGrid>
      <w:tr w:rsidR="008D02E3" w:rsidRPr="00281C72" w14:paraId="76BA7E1D" w14:textId="77777777" w:rsidTr="009E1523">
        <w:trPr>
          <w:trHeight w:val="670"/>
        </w:trPr>
        <w:tc>
          <w:tcPr>
            <w:tcW w:w="34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4B3F31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Protected area</w:t>
            </w:r>
          </w:p>
        </w:tc>
        <w:tc>
          <w:tcPr>
            <w:tcW w:w="5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C3F34C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11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5982CC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Area (ha)*</w:t>
            </w:r>
          </w:p>
        </w:tc>
        <w:tc>
          <w:tcPr>
            <w:tcW w:w="10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FBC44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Country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A65892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Tropical region</w:t>
            </w:r>
          </w:p>
        </w:tc>
        <w:tc>
          <w:tcPr>
            <w:tcW w:w="10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EA0C575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Number of cameras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C41369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Number of Families**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529915E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Number of Species**</w:t>
            </w:r>
          </w:p>
        </w:tc>
      </w:tr>
      <w:tr w:rsidR="008D02E3" w:rsidRPr="00281C72" w14:paraId="69EF7D52" w14:textId="77777777" w:rsidTr="009E1523">
        <w:trPr>
          <w:trHeight w:val="58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851CD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arro Colorado Nature Monument - Soberania National Park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12DB6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CI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3A0D1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,89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D5BF3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nama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D53F1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A1625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08239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0BD6A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4</w:t>
            </w:r>
          </w:p>
        </w:tc>
      </w:tr>
      <w:tr w:rsidR="008D02E3" w:rsidRPr="00281C72" w14:paraId="0D824145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7AF9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ukit Barisan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931C3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BS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6FF39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95,0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A116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donesia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BC676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do-Malaya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96F5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21C1A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CD8B5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</w:tr>
      <w:tr w:rsidR="008D02E3" w:rsidRPr="00281C72" w14:paraId="5E2EBC76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E994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windi Impenetrable Forest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C40B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IF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C9914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2,7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98F38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ganda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85A66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fr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70A2B0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E3D83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ABA03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</w:tr>
      <w:tr w:rsidR="008D02E3" w:rsidRPr="00281C72" w14:paraId="55251432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0DD9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xiuanã National Forest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30609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X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B68FA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17,94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71344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razil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AE660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E4E670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9304D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EDD1A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3</w:t>
            </w:r>
          </w:p>
        </w:tc>
      </w:tr>
      <w:tr w:rsidR="008D02E3" w:rsidRPr="00281C72" w14:paraId="568897C8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4B5A2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ntral Suriname Nature Reserve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8B7C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SN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03D44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,600,0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B34F8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uriname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BCAB7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C7FEE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4C92B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64C44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</w:tr>
      <w:tr w:rsidR="008D02E3" w:rsidRPr="00281C72" w14:paraId="7CCED4E3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3ADA5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n-GB"/>
              </w:rPr>
              <w:t>Cocha Cashu - Manu National Park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9728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U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C5C60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,716,29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0777C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u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4BB1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BB5D64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AA9F4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6F3A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</w:tr>
      <w:tr w:rsidR="008D02E3" w:rsidRPr="00281C72" w14:paraId="6D191340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A0CA4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orup National Park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3B2F0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RP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48657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25,9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299B0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meroon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EC5D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fr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9695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B9922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E755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7</w:t>
            </w:r>
          </w:p>
        </w:tc>
      </w:tr>
      <w:tr w:rsidR="008D02E3" w:rsidRPr="00281C72" w14:paraId="074BEE8E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46D5E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naus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49760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S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00AD4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,198,94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C2F65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razil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3215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13C74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198A2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95984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</w:tr>
      <w:tr w:rsidR="008D02E3" w:rsidRPr="00281C72" w14:paraId="56458180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B69A6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m Kading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0B149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K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E2F42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690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7ECD8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os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5C33C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do-Malaya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F8115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7C385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48456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</w:tr>
      <w:tr w:rsidR="008D02E3" w:rsidRPr="00281C72" w14:paraId="55BD120B" w14:textId="77777777" w:rsidTr="009E1523">
        <w:trPr>
          <w:trHeight w:val="58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5F66C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ouabalé Ndoki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6EC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NN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62841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23,87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31C88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public of Congo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A5BDC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fr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2C138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B40F6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7D903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</w:tr>
      <w:tr w:rsidR="008D02E3" w:rsidRPr="00281C72" w14:paraId="0B51E11A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A148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soh Forest Reserve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335E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SH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86A44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,61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169C7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aysia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3BE2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ndo-Malaya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397BF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1343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D9DF6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4</w:t>
            </w:r>
          </w:p>
        </w:tc>
      </w:tr>
      <w:tr w:rsidR="008D02E3" w:rsidRPr="00281C72" w14:paraId="015CFA01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56A26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dzungwa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62D7E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DZ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BEDA5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08,86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8DFF5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anzania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48E27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fr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1E20F8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3A9C7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50F69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4</w:t>
            </w:r>
          </w:p>
        </w:tc>
      </w:tr>
      <w:tr w:rsidR="008D02E3" w:rsidRPr="00281C72" w14:paraId="5D647045" w14:textId="77777777" w:rsidTr="009E1523">
        <w:trPr>
          <w:trHeight w:val="116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F9715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irunga Massif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3EC9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IR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8AB6F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6,0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592D9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mocratic Republic of the Congo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F5A48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fr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778FD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94CEA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88008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</w:tr>
      <w:tr w:rsidR="008D02E3" w:rsidRPr="00281C72" w14:paraId="2774F458" w14:textId="77777777" w:rsidTr="009E1523">
        <w:trPr>
          <w:trHeight w:val="58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3FE33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n-GB"/>
              </w:rPr>
              <w:t>Volcán Barva (Brulio Carrillo National Park)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BE362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B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F265B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9,92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F3F5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sta Rica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E7F24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0764D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722DE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16FA6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</w:tr>
      <w:tr w:rsidR="008D02E3" w:rsidRPr="00281C72" w14:paraId="3E395662" w14:textId="77777777" w:rsidTr="009E1523">
        <w:trPr>
          <w:trHeight w:val="290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EA0E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Yanachaga Chimillen National Park</w:t>
            </w:r>
          </w:p>
        </w:tc>
        <w:tc>
          <w:tcPr>
            <w:tcW w:w="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0461E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YAN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EB235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22,0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775C5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u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DCA3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53EDBC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416E5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F219E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</w:tr>
      <w:tr w:rsidR="008D02E3" w:rsidRPr="00281C72" w14:paraId="51CFF6A9" w14:textId="77777777" w:rsidTr="009E1523">
        <w:trPr>
          <w:trHeight w:val="300"/>
        </w:trPr>
        <w:tc>
          <w:tcPr>
            <w:tcW w:w="3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B3B8FB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Yasuni National Park</w:t>
            </w:r>
          </w:p>
        </w:tc>
        <w:tc>
          <w:tcPr>
            <w:tcW w:w="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CC44AE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YAS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3BCB2" w14:textId="77777777" w:rsidR="008D02E3" w:rsidRPr="00281C72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,030,07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1AF1AD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cuador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63AC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eotropical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FB038D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C3DE84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C1A76" w14:textId="77777777" w:rsidR="008D02E3" w:rsidRPr="00281C72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8</w:t>
            </w:r>
          </w:p>
        </w:tc>
      </w:tr>
      <w:tr w:rsidR="008D02E3" w:rsidRPr="00281C72" w14:paraId="7168AFE3" w14:textId="77777777" w:rsidTr="009E1523">
        <w:trPr>
          <w:trHeight w:val="590"/>
        </w:trPr>
        <w:tc>
          <w:tcPr>
            <w:tcW w:w="10960" w:type="dxa"/>
            <w:gridSpan w:val="8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68A69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*Areas were extracted from the World Database on Protected Areas (WDPA). Pasoh Forest Reserve, and Manaus were extrected from </w:t>
            </w: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audrot&lt;/Author&gt;&lt;Year&gt;2016&lt;/Year&gt;&lt;RecNum&gt;2&lt;/RecNum&gt;&lt;DisplayText&gt;&lt;style face="superscript"&gt;64&lt;/style&gt;&lt;/DisplayText&gt;&lt;record&gt;&lt;rec-number&gt;2&lt;/rec-number&gt;&lt;foreign-keys&gt;&lt;key app="EN" db-id="9atp0raeavwre5ea0raxap5iwwzfwdetewe0" timestamp="1604481807"&gt;2&lt;/key&gt;&lt;/foreign-keys&gt;&lt;ref-type name="Journal Article"&gt;17&lt;/ref-type&gt;&lt;contributors&gt;&lt;authors&gt;&lt;author&gt;Beaudrot, Lydia&lt;/author&gt;&lt;author&gt;Ahumada, Jorge A.&lt;/author&gt;&lt;author&gt;O&amp;apos;Brien, Timothy&lt;/author&gt;&lt;author&gt;Alvarez-Loayza, Patricia&lt;/author&gt;&lt;author&gt;Boekee, Kelly&lt;/author&gt;&lt;author&gt;Campos-Arceiz, Ahimsa&lt;/author&gt;&lt;author&gt;Eichberg, David&lt;/author&gt;&lt;author&gt;Espinosa, Santiago&lt;/author&gt;&lt;author&gt;Fegraus, Eric&lt;/author&gt;&lt;author&gt;Fletcher, Christine&lt;/author&gt;&lt;author&gt;Gajapersad, Krisna&lt;/author&gt;&lt;author&gt;Hallam, Chris&lt;/author&gt;&lt;author&gt;Hurtado, Johanna&lt;/author&gt;&lt;author&gt;Jansen, Patrick A.&lt;/author&gt;&lt;author&gt;Kumar, Amit&lt;/author&gt;&lt;author&gt;Larney, Eileen&lt;/author&gt;&lt;author&gt;Lima, Marcela Guimarães Moreira&lt;/author&gt;&lt;author&gt;Mahony, Colin&lt;/author&gt;&lt;author&gt;Martin, Emanuel H.&lt;/author&gt;&lt;author&gt;McWilliam, Alex&lt;/author&gt;&lt;author&gt;Mugerwa, Badru&lt;/author&gt;&lt;author&gt;Ndoundou-Hockemba, Mireille&lt;/author&gt;&lt;author&gt;Razafimahaimodison, Jean Claude&lt;/author&gt;&lt;author&gt;Romero-Saltos, Hugo&lt;/author&gt;&lt;author&gt;Rovero, Francesco&lt;/author&gt;&lt;author&gt;Salvador, Julia&lt;/author&gt;&lt;author&gt;Santos, Fernanda&lt;/author&gt;&lt;author&gt;Sheil, Douglas&lt;/author&gt;&lt;author&gt;Spironello, Wilson R.&lt;/author&gt;&lt;author&gt;Willig, Michael R.&lt;/author&gt;&lt;author&gt;Winarni, Nurul L.&lt;/author&gt;&lt;author&gt;Zvoleff, Alex&lt;/author&gt;&lt;author&gt;Andelman, Sandy J.&lt;/author&gt;&lt;/authors&gt;&lt;/contributors&gt;&lt;titles&gt;&lt;title&gt;Standardized Assessment of Biodiversity Trends in Tropical Forest Protected Areas: The End Is Not in Sight&lt;/title&gt;&lt;secondary-title&gt;PLOS Biology&lt;/secondary-title&gt;&lt;/titles&gt;&lt;periodical&gt;&lt;full-title&gt;PLOS Biology&lt;/full-title&gt;&lt;/periodical&gt;&lt;volume&gt;14&lt;/volume&gt;&lt;number&gt;1&lt;/number&gt;&lt;section&gt;e1002357&lt;/section&gt;&lt;dates&gt;&lt;year&gt;2016&lt;/year&gt;&lt;/dates&gt;&lt;isbn&gt;1545-7885&lt;/isbn&gt;&lt;urls&gt;&lt;/urls&gt;&lt;electronic-resource-num&gt;10.1371/journal.pbio.1002357&lt;/electronic-resource-num&gt;&lt;/record&gt;&lt;/Cite&gt;&lt;/EndNote&gt;</w:instrText>
            </w: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Pr="0058073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  <w:lang w:eastAsia="en-GB"/>
              </w:rPr>
              <w:t>64</w:t>
            </w: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D02E3" w:rsidRPr="00281C72" w14:paraId="5C3161B1" w14:textId="77777777" w:rsidTr="009E1523">
        <w:trPr>
          <w:trHeight w:val="290"/>
        </w:trPr>
        <w:tc>
          <w:tcPr>
            <w:tcW w:w="1096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09E2F" w14:textId="77777777" w:rsidR="008D02E3" w:rsidRPr="00281C72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281C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**Number of mammals families and species detected by camera traps and included in this study. Species with a body mass &gt;=75 g, ground dwelling and scansorial species</w:t>
            </w:r>
          </w:p>
        </w:tc>
      </w:tr>
    </w:tbl>
    <w:p w14:paraId="6D7D9D5D" w14:textId="77777777" w:rsidR="008D02E3" w:rsidRPr="00E72ACC" w:rsidRDefault="008D02E3" w:rsidP="008D02E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70ADF5E" w14:textId="77777777" w:rsidR="008D02E3" w:rsidRDefault="008D02E3" w:rsidP="008D02E3">
      <w:pPr>
        <w:rPr>
          <w:rFonts w:ascii="Times New Roman" w:hAnsi="Times New Roman" w:cs="Times New Roman"/>
        </w:rPr>
        <w:sectPr w:rsidR="008D02E3" w:rsidSect="00012B74">
          <w:pgSz w:w="16838" w:h="11906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727BFE3" w14:textId="77777777" w:rsidR="008D02E3" w:rsidRPr="00505FCD" w:rsidRDefault="008D02E3" w:rsidP="008D02E3">
      <w:pPr>
        <w:rPr>
          <w:rFonts w:ascii="Times New Roman" w:hAnsi="Times New Roman" w:cs="Times New Roman"/>
        </w:rPr>
      </w:pPr>
      <w:r w:rsidRPr="00505FCD">
        <w:rPr>
          <w:rFonts w:ascii="Times New Roman" w:hAnsi="Times New Roman" w:cs="Times New Roman"/>
          <w:b/>
          <w:bCs/>
        </w:rPr>
        <w:lastRenderedPageBreak/>
        <w:t>Table S</w:t>
      </w:r>
      <w:r>
        <w:rPr>
          <w:rFonts w:ascii="Times New Roman" w:hAnsi="Times New Roman" w:cs="Times New Roman"/>
          <w:b/>
          <w:bCs/>
        </w:rPr>
        <w:t>2</w:t>
      </w:r>
      <w:r w:rsidRPr="00505FCD">
        <w:rPr>
          <w:rFonts w:ascii="Times New Roman" w:hAnsi="Times New Roman" w:cs="Times New Roman"/>
          <w:b/>
          <w:bCs/>
        </w:rPr>
        <w:t xml:space="preserve">. Candidate multinomial models ranked according to Akaike information criterion (AIC) for each biogeographic region. </w:t>
      </w:r>
      <w:r w:rsidRPr="00505FCD">
        <w:rPr>
          <w:rFonts w:ascii="Times New Roman" w:hAnsi="Times New Roman" w:cs="Times New Roman"/>
        </w:rPr>
        <w:t>LR= Likelihood ratio</w:t>
      </w:r>
      <w:r w:rsidRPr="00505FCD">
        <w:rPr>
          <w:rFonts w:ascii="Times New Roman" w:hAnsi="Times New Roman" w:cs="Times New Roman"/>
          <w:b/>
          <w:bCs/>
        </w:rPr>
        <w:t xml:space="preserve">, </w:t>
      </w:r>
      <w:r w:rsidRPr="00505FCD">
        <w:rPr>
          <w:rFonts w:ascii="Times New Roman" w:hAnsi="Times New Roman" w:cs="Times New Roman"/>
        </w:rPr>
        <w:t>AIC=Akaike Information Criterion, N=</w:t>
      </w:r>
      <w:r w:rsidRPr="00505FCD">
        <w:rPr>
          <w:rFonts w:ascii="Times New Roman" w:hAnsi="Times New Roman" w:cs="Times New Roman"/>
          <w:b/>
          <w:bCs/>
        </w:rPr>
        <w:t xml:space="preserve"> </w:t>
      </w:r>
      <w:r w:rsidRPr="00505FCD">
        <w:rPr>
          <w:rFonts w:ascii="Times New Roman" w:hAnsi="Times New Roman" w:cs="Times New Roman"/>
        </w:rPr>
        <w:t xml:space="preserve">sample size (number of independent events), and </w:t>
      </w:r>
      <w:r w:rsidRPr="00505FCD">
        <w:rPr>
          <w:rFonts w:ascii="Times New Roman" w:eastAsia="Times New Roman" w:hAnsi="Times New Roman" w:cs="Times New Roman"/>
          <w:color w:val="000000"/>
          <w:lang w:eastAsia="en-GB"/>
        </w:rPr>
        <w:t>Δ</w:t>
      </w:r>
      <w:r w:rsidRPr="00505FCD">
        <w:rPr>
          <w:rFonts w:ascii="Times New Roman" w:hAnsi="Times New Roman" w:cs="Times New Roman"/>
        </w:rPr>
        <w:t>AIC= delta AIC.</w:t>
      </w:r>
    </w:p>
    <w:tbl>
      <w:tblPr>
        <w:tblW w:w="7970" w:type="dxa"/>
        <w:jc w:val="center"/>
        <w:tblLook w:val="04A0" w:firstRow="1" w:lastRow="0" w:firstColumn="1" w:lastColumn="0" w:noHBand="0" w:noVBand="1"/>
      </w:tblPr>
      <w:tblGrid>
        <w:gridCol w:w="1540"/>
        <w:gridCol w:w="2429"/>
        <w:gridCol w:w="766"/>
        <w:gridCol w:w="1053"/>
        <w:gridCol w:w="1164"/>
        <w:gridCol w:w="1053"/>
      </w:tblGrid>
      <w:tr w:rsidR="008D02E3" w:rsidRPr="00505FCD" w14:paraId="0FF0819B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F93DC8" w14:textId="77777777" w:rsidR="008D02E3" w:rsidRPr="00505FCD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Region</w:t>
            </w:r>
          </w:p>
        </w:tc>
        <w:tc>
          <w:tcPr>
            <w:tcW w:w="24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C40517" w14:textId="77777777" w:rsidR="008D02E3" w:rsidRPr="00505FCD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Model</w:t>
            </w:r>
          </w:p>
        </w:tc>
        <w:tc>
          <w:tcPr>
            <w:tcW w:w="7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03F841" w14:textId="77777777" w:rsidR="008D02E3" w:rsidRPr="00505FCD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N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57B898" w14:textId="77777777" w:rsidR="008D02E3" w:rsidRPr="00505FCD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LR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1770A" w14:textId="77777777" w:rsidR="008D02E3" w:rsidRPr="00505FCD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AIC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50699E" w14:textId="77777777" w:rsidR="008D02E3" w:rsidRPr="00505FCD" w:rsidRDefault="008D02E3" w:rsidP="009E15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ΔAIC</w:t>
            </w:r>
          </w:p>
        </w:tc>
      </w:tr>
      <w:tr w:rsidR="008D02E3" w:rsidRPr="00505FCD" w14:paraId="7B7DC829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8DB6C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fr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675FC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 * 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8FD6B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7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EC68B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1432.88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37FB7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1979.4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75251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0</w:t>
            </w:r>
          </w:p>
        </w:tc>
      </w:tr>
      <w:tr w:rsidR="008D02E3" w:rsidRPr="00505FCD" w14:paraId="3053E010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4D74A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fr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3F83D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 + 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72B82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7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CCA8F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7502.8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3897F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5897.4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EA16F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918.04</w:t>
            </w:r>
          </w:p>
        </w:tc>
      </w:tr>
      <w:tr w:rsidR="008D02E3" w:rsidRPr="00505FCD" w14:paraId="50344A9C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79D42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fr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89F7B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AF57E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7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8CB5F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5973.8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EEB3C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7422.4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3099A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443.04</w:t>
            </w:r>
          </w:p>
        </w:tc>
      </w:tr>
      <w:tr w:rsidR="008D02E3" w:rsidRPr="00505FCD" w14:paraId="495A189C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31A5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fr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03ACB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C4BE5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7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886D6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151.4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C4E3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0236.9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3302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8257.46</w:t>
            </w:r>
          </w:p>
        </w:tc>
      </w:tr>
      <w:tr w:rsidR="008D02E3" w:rsidRPr="00505FCD" w14:paraId="344C71D4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F0279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frotropics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BEA1B7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4EC77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7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460B59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9969.28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2E3252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3415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D373A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1435.60</w:t>
            </w:r>
          </w:p>
        </w:tc>
      </w:tr>
      <w:tr w:rsidR="008D02E3" w:rsidRPr="00505FCD" w14:paraId="7941E07E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7AFF9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ndo-Malaya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DB1E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 * 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0EAE2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FC9E7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102.5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168AD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829.9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992CE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0</w:t>
            </w:r>
          </w:p>
        </w:tc>
      </w:tr>
      <w:tr w:rsidR="008D02E3" w:rsidRPr="00505FCD" w14:paraId="5BE8375C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E450C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ndo-Malaya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BC031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 + 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8E1C1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98DAB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677.21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CA9D2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243.3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BA8D1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13.33</w:t>
            </w:r>
          </w:p>
        </w:tc>
      </w:tr>
      <w:tr w:rsidR="008D02E3" w:rsidRPr="00505FCD" w14:paraId="6EF9A488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0B1AA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ndo-Malaya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CC085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2683D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5AF4D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639.6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2C6DC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276.8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3C501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6.90</w:t>
            </w:r>
          </w:p>
        </w:tc>
      </w:tr>
      <w:tr w:rsidR="008D02E3" w:rsidRPr="00505FCD" w14:paraId="56204343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9E845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ndo-Malayan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08A71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BCFC4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E6D5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318.5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49178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589.9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D88A8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60.01</w:t>
            </w:r>
          </w:p>
        </w:tc>
      </w:tr>
      <w:tr w:rsidR="008D02E3" w:rsidRPr="00505FCD" w14:paraId="6DACF573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C13DF4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Indo-Malayan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728099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BC47F2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602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0EB01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299.85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E441E8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604.68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C1322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4.69</w:t>
            </w:r>
          </w:p>
        </w:tc>
      </w:tr>
      <w:tr w:rsidR="008D02E3" w:rsidRPr="00505FCD" w14:paraId="4C849049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1387C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e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0C2B2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 * 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CB6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07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C223B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7722.8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9EAC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7717.9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FC63B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0</w:t>
            </w:r>
          </w:p>
        </w:tc>
      </w:tr>
      <w:tr w:rsidR="008D02E3" w:rsidRPr="00505FCD" w14:paraId="30FF296B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02BF8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e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8EB3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 + 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65F69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07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73F0C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1624.34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A8B99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3804.4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A3710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86.48</w:t>
            </w:r>
          </w:p>
        </w:tc>
      </w:tr>
      <w:tr w:rsidR="008D02E3" w:rsidRPr="00505FCD" w14:paraId="446429CB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4C816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e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CC225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rophic_guild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0CA39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07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AE32C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0988.40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9C921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4436.3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5CF07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718.42</w:t>
            </w:r>
          </w:p>
        </w:tc>
      </w:tr>
      <w:tr w:rsidR="008D02E3" w:rsidRPr="00505FCD" w14:paraId="73674E79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419F3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eotropics</w:t>
            </w:r>
          </w:p>
        </w:tc>
        <w:tc>
          <w:tcPr>
            <w:tcW w:w="2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46AE0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_mass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4E6EC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07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BB383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4355.06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2A93E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1061.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384B8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343.76</w:t>
            </w:r>
          </w:p>
        </w:tc>
      </w:tr>
      <w:tr w:rsidR="008D02E3" w:rsidRPr="00505FCD" w14:paraId="1F463B5B" w14:textId="77777777" w:rsidTr="009E1523">
        <w:trPr>
          <w:trHeight w:val="288"/>
          <w:jc w:val="center"/>
        </w:trPr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3A6AAC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eotropics</w:t>
            </w:r>
          </w:p>
        </w:tc>
        <w:tc>
          <w:tcPr>
            <w:tcW w:w="24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1B25EC" w14:textId="77777777" w:rsidR="008D02E3" w:rsidRPr="00505FCD" w:rsidRDefault="008D02E3" w:rsidP="009E15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8A959E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07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9AA1CB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4044.83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3DC8F5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1367.9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531B2C" w14:textId="77777777" w:rsidR="008D02E3" w:rsidRPr="00505FCD" w:rsidRDefault="008D02E3" w:rsidP="009E15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505FCD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649.99</w:t>
            </w:r>
          </w:p>
        </w:tc>
      </w:tr>
    </w:tbl>
    <w:p w14:paraId="645FD9C3" w14:textId="77777777" w:rsidR="008D02E3" w:rsidRPr="00505FCD" w:rsidRDefault="008D02E3" w:rsidP="008D02E3">
      <w:pPr>
        <w:rPr>
          <w:rFonts w:ascii="Times New Roman" w:hAnsi="Times New Roman" w:cs="Times New Roman"/>
        </w:rPr>
      </w:pPr>
    </w:p>
    <w:p w14:paraId="4C320786" w14:textId="77777777" w:rsidR="008D02E3" w:rsidRPr="00505FCD" w:rsidRDefault="008D02E3" w:rsidP="008D02E3">
      <w:pPr>
        <w:rPr>
          <w:rFonts w:ascii="Times New Roman" w:hAnsi="Times New Roman" w:cs="Times New Roman"/>
        </w:rPr>
      </w:pPr>
    </w:p>
    <w:p w14:paraId="365778EC" w14:textId="77777777" w:rsidR="008D02E3" w:rsidRPr="00505FCD" w:rsidRDefault="008D02E3" w:rsidP="008D02E3">
      <w:pPr>
        <w:rPr>
          <w:rFonts w:ascii="Times New Roman" w:hAnsi="Times New Roman" w:cs="Times New Roman"/>
        </w:rPr>
      </w:pPr>
    </w:p>
    <w:p w14:paraId="54C6B606" w14:textId="77777777" w:rsidR="008D02E3" w:rsidRDefault="008D02E3" w:rsidP="008D02E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641D82C" w14:textId="77777777" w:rsidR="008D02E3" w:rsidRDefault="008D02E3" w:rsidP="008D02E3">
      <w:pPr>
        <w:rPr>
          <w:rFonts w:ascii="Times New Roman" w:hAnsi="Times New Roman" w:cs="Times New Roman"/>
          <w:b/>
          <w:bCs/>
          <w:sz w:val="24"/>
          <w:szCs w:val="24"/>
        </w:rPr>
        <w:sectPr w:rsidR="008D02E3" w:rsidSect="00A80B84"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070F0194" w14:textId="77777777" w:rsidR="008D02E3" w:rsidRPr="00505FCD" w:rsidRDefault="008D02E3" w:rsidP="008D02E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05FCD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7003067" wp14:editId="5D4DC8EA">
            <wp:extent cx="8912994" cy="2971328"/>
            <wp:effectExtent l="0" t="0" r="2540" b="635"/>
            <wp:docPr id="2" name="Picture 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73300" cy="29914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BC4C53" w14:textId="77777777" w:rsidR="008D02E3" w:rsidRPr="00505FCD" w:rsidRDefault="008D02E3" w:rsidP="008D02E3">
      <w:pPr>
        <w:spacing w:after="0" w:line="24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r w:rsidRPr="00505FCD">
        <w:rPr>
          <w:rFonts w:ascii="Times New Roman" w:hAnsi="Times New Roman" w:cs="Times New Roman"/>
          <w:b/>
          <w:bCs/>
          <w:sz w:val="24"/>
          <w:szCs w:val="24"/>
        </w:rPr>
        <w:t xml:space="preserve">Figure S1. </w:t>
      </w:r>
      <w:r w:rsidRPr="00584ECB">
        <w:rPr>
          <w:rFonts w:ascii="Times New Roman" w:hAnsi="Times New Roman" w:cs="Times New Roman"/>
          <w:b/>
          <w:bCs/>
          <w:sz w:val="24"/>
          <w:szCs w:val="24"/>
        </w:rPr>
        <w:t>Multinomial model coefficient estimates by each region.</w:t>
      </w:r>
      <w:r w:rsidRPr="00505FCD">
        <w:rPr>
          <w:rFonts w:ascii="Times New Roman" w:hAnsi="Times New Roman" w:cs="Times New Roman"/>
          <w:sz w:val="24"/>
          <w:szCs w:val="24"/>
        </w:rPr>
        <w:t xml:space="preserve"> The intercept (vertical line at 0) is represented with Carnivores as the reference group. Level of significance (p-value): * = 0.05, ** = 0.01, *** = 0.001. </w:t>
      </w:r>
    </w:p>
    <w:p w14:paraId="03C909E3" w14:textId="77777777" w:rsidR="008D02E3" w:rsidRPr="00505FCD" w:rsidRDefault="008D02E3" w:rsidP="008D02E3">
      <w:pPr>
        <w:spacing w:after="0" w:line="24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528CF4FF" w14:textId="77777777" w:rsidR="008D02E3" w:rsidRPr="00505FCD" w:rsidRDefault="008D02E3" w:rsidP="008D02E3">
      <w:pPr>
        <w:jc w:val="center"/>
        <w:rPr>
          <w:rFonts w:ascii="Times New Roman" w:hAnsi="Times New Roman" w:cs="Times New Roman"/>
        </w:rPr>
      </w:pPr>
    </w:p>
    <w:p w14:paraId="049FC8EF" w14:textId="77777777" w:rsidR="008D02E3" w:rsidRPr="00505FCD" w:rsidRDefault="008D02E3" w:rsidP="008D02E3">
      <w:pPr>
        <w:jc w:val="center"/>
        <w:rPr>
          <w:rFonts w:ascii="Times New Roman" w:hAnsi="Times New Roman" w:cs="Times New Roman"/>
        </w:rPr>
      </w:pPr>
    </w:p>
    <w:p w14:paraId="00EC3AB1" w14:textId="77777777" w:rsidR="008D02E3" w:rsidRPr="00505FCD" w:rsidRDefault="008D02E3" w:rsidP="008D02E3">
      <w:pPr>
        <w:jc w:val="center"/>
        <w:rPr>
          <w:rFonts w:ascii="Times New Roman" w:hAnsi="Times New Roman" w:cs="Times New Roman"/>
        </w:rPr>
        <w:sectPr w:rsidR="008D02E3" w:rsidRPr="00505FCD" w:rsidSect="000D5F7B">
          <w:pgSz w:w="16838" w:h="11906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1943ED1" w14:textId="77777777" w:rsidR="008D02E3" w:rsidRPr="00505FCD" w:rsidRDefault="008D02E3" w:rsidP="008D02E3">
      <w:pPr>
        <w:jc w:val="center"/>
        <w:rPr>
          <w:rFonts w:ascii="Times New Roman" w:hAnsi="Times New Roman" w:cs="Times New Roman"/>
        </w:rPr>
      </w:pPr>
      <w:r w:rsidRPr="00505FCD">
        <w:rPr>
          <w:rFonts w:ascii="Times New Roman" w:hAnsi="Times New Roman" w:cs="Times New Roman"/>
        </w:rPr>
        <w:lastRenderedPageBreak/>
        <w:t xml:space="preserve"> </w:t>
      </w:r>
      <w:r w:rsidRPr="00505FCD">
        <w:rPr>
          <w:rFonts w:ascii="Times New Roman" w:hAnsi="Times New Roman" w:cs="Times New Roman"/>
          <w:noProof/>
        </w:rPr>
        <mc:AlternateContent>
          <mc:Choice Requires="wps">
            <w:drawing>
              <wp:inline distT="0" distB="0" distL="0" distR="0" wp14:anchorId="0C21AF9F" wp14:editId="035B2ED9">
                <wp:extent cx="304800" cy="304800"/>
                <wp:effectExtent l="0" t="0" r="0" b="0"/>
                <wp:docPr id="6" name="Rectangle 6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40CDC3C8" id="Rectangle 6" o:spid="_x0000_s1026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" filled="f" stroked="f">
                <o:lock v:ext="edit" aspectratio="t"/>
                <w10:anchorlock/>
              </v:rect>
            </w:pict>
          </mc:Fallback>
        </mc:AlternateContent>
      </w:r>
      <w:r w:rsidRPr="00505FCD">
        <w:rPr>
          <w:rFonts w:ascii="Times New Roman" w:hAnsi="Times New Roman" w:cs="Times New Roman"/>
          <w:noProof/>
        </w:rPr>
        <w:t xml:space="preserve"> </w:t>
      </w:r>
      <w:r w:rsidRPr="00505FCD">
        <w:rPr>
          <w:rFonts w:ascii="Times New Roman" w:hAnsi="Times New Roman" w:cs="Times New Roman"/>
          <w:noProof/>
        </w:rPr>
        <w:drawing>
          <wp:inline distT="0" distB="0" distL="0" distR="0" wp14:anchorId="5C20E444" wp14:editId="74E1EFB3">
            <wp:extent cx="5731510" cy="2268220"/>
            <wp:effectExtent l="0" t="0" r="2540" b="0"/>
            <wp:docPr id="4" name="Picture 4" descr="Chart, bar 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bar chart, box and whisker chart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68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A9957" w14:textId="77777777" w:rsidR="008D02E3" w:rsidRPr="00505FCD" w:rsidRDefault="008D02E3" w:rsidP="008D02E3">
      <w:pPr>
        <w:rPr>
          <w:rFonts w:ascii="Times New Roman" w:hAnsi="Times New Roman" w:cs="Times New Roman"/>
        </w:rPr>
      </w:pPr>
      <w:r w:rsidRPr="00505FCD">
        <w:rPr>
          <w:rFonts w:ascii="Times New Roman" w:hAnsi="Times New Roman" w:cs="Times New Roman"/>
          <w:b/>
          <w:bCs/>
        </w:rPr>
        <w:t>Figure S2.</w:t>
      </w:r>
      <w:r w:rsidRPr="00505FCD">
        <w:rPr>
          <w:rFonts w:ascii="Times New Roman" w:hAnsi="Times New Roman" w:cs="Times New Roman"/>
        </w:rPr>
        <w:t xml:space="preserve"> a) Distribution of body mass values (log scale kg) of ground-dwelling mammals for the three different biogeographic regions. b) Number of species in each trophic guild and each biogeographic region.</w:t>
      </w:r>
    </w:p>
    <w:p w14:paraId="76197388" w14:textId="77777777" w:rsidR="008D02E3" w:rsidRPr="00505FCD" w:rsidRDefault="008D02E3" w:rsidP="008D02E3">
      <w:pPr>
        <w:rPr>
          <w:rFonts w:ascii="Times New Roman" w:hAnsi="Times New Roman" w:cs="Times New Roman"/>
        </w:rPr>
      </w:pPr>
      <w:r w:rsidRPr="00505FCD">
        <w:rPr>
          <w:rFonts w:ascii="Times New Roman" w:hAnsi="Times New Roman" w:cs="Times New Roman"/>
        </w:rPr>
        <w:br w:type="page"/>
      </w:r>
    </w:p>
    <w:p w14:paraId="4972208E" w14:textId="77777777" w:rsidR="008D02E3" w:rsidRPr="00505FCD" w:rsidRDefault="008D02E3" w:rsidP="008D02E3">
      <w:pPr>
        <w:rPr>
          <w:rFonts w:ascii="Times New Roman" w:hAnsi="Times New Roman" w:cs="Times New Roman"/>
        </w:rPr>
        <w:sectPr w:rsidR="008D02E3" w:rsidRPr="00505FCD" w:rsidSect="000D5F7B">
          <w:pgSz w:w="16838" w:h="11906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A57B849" w14:textId="77777777" w:rsidR="008D02E3" w:rsidRPr="00505FCD" w:rsidRDefault="008D02E3" w:rsidP="008D02E3">
      <w:pPr>
        <w:rPr>
          <w:rFonts w:ascii="Times New Roman" w:hAnsi="Times New Roman" w:cs="Times New Roman"/>
          <w:b/>
          <w:bCs/>
        </w:rPr>
      </w:pPr>
      <w:r w:rsidRPr="00505FCD">
        <w:rPr>
          <w:rFonts w:ascii="Times New Roman" w:hAnsi="Times New Roman" w:cs="Times New Roman"/>
          <w:b/>
          <w:bCs/>
          <w:noProof/>
        </w:rPr>
        <w:lastRenderedPageBreak/>
        <w:drawing>
          <wp:inline distT="0" distB="0" distL="0" distR="0" wp14:anchorId="1AB58E8E" wp14:editId="422AA00C">
            <wp:extent cx="8672367" cy="5429250"/>
            <wp:effectExtent l="0" t="0" r="0" b="0"/>
            <wp:docPr id="11" name="Picture 11" descr="A picture containing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A picture containing timeli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89820" cy="54401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245940C" w14:textId="77777777" w:rsidR="008D02E3" w:rsidRPr="00392942" w:rsidRDefault="008D02E3" w:rsidP="008D02E3">
      <w:pPr>
        <w:rPr>
          <w:rFonts w:ascii="Times New Roman" w:hAnsi="Times New Roman" w:cs="Times New Roman"/>
          <w:b/>
          <w:bCs/>
        </w:rPr>
      </w:pPr>
      <w:r w:rsidRPr="00505FCD">
        <w:rPr>
          <w:rFonts w:ascii="Times New Roman" w:hAnsi="Times New Roman" w:cs="Times New Roman"/>
          <w:b/>
          <w:bCs/>
        </w:rPr>
        <w:t>Figure S3.</w:t>
      </w:r>
      <w:r w:rsidRPr="00505FCD">
        <w:rPr>
          <w:rFonts w:ascii="Times New Roman" w:hAnsi="Times New Roman" w:cs="Times New Roman"/>
        </w:rPr>
        <w:t xml:space="preserve"> </w:t>
      </w:r>
      <w:r w:rsidRPr="00392942">
        <w:rPr>
          <w:rFonts w:ascii="Times New Roman" w:hAnsi="Times New Roman" w:cs="Times New Roman"/>
          <w:b/>
          <w:bCs/>
        </w:rPr>
        <w:t xml:space="preserve">Examples of Kernel density activity of species by tropical region and trophic group. </w:t>
      </w:r>
    </w:p>
    <w:p w14:paraId="524D6DCB" w14:textId="77777777" w:rsidR="008D02E3" w:rsidRPr="00505FCD" w:rsidRDefault="008D02E3" w:rsidP="008D02E3">
      <w:pPr>
        <w:jc w:val="center"/>
        <w:rPr>
          <w:rFonts w:ascii="Times New Roman" w:hAnsi="Times New Roman" w:cs="Times New Roman"/>
        </w:rPr>
        <w:sectPr w:rsidR="008D02E3" w:rsidRPr="00505FCD" w:rsidSect="000D5F7B">
          <w:pgSz w:w="16838" w:h="11906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F79F1FD" w14:textId="77777777" w:rsidR="008D02E3" w:rsidRPr="00505FCD" w:rsidRDefault="008D02E3" w:rsidP="008D02E3">
      <w:pPr>
        <w:jc w:val="center"/>
        <w:rPr>
          <w:rFonts w:ascii="Times New Roman" w:hAnsi="Times New Roman" w:cs="Times New Roman"/>
        </w:rPr>
      </w:pPr>
      <w:r w:rsidRPr="00505FCD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84ACA9E" wp14:editId="684BFC91">
            <wp:extent cx="5731510" cy="6016625"/>
            <wp:effectExtent l="0" t="0" r="2540" b="3175"/>
            <wp:docPr id="5" name="Picture 5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, engineering drawing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016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4570AC" w14:textId="77777777" w:rsidR="008D02E3" w:rsidRPr="001808F6" w:rsidRDefault="008D02E3" w:rsidP="008D02E3">
      <w:pPr>
        <w:jc w:val="both"/>
        <w:rPr>
          <w:rFonts w:ascii="Times New Roman" w:hAnsi="Times New Roman" w:cs="Times New Roman"/>
          <w:sz w:val="24"/>
          <w:szCs w:val="24"/>
        </w:rPr>
      </w:pPr>
      <w:r w:rsidRPr="00977C65">
        <w:rPr>
          <w:rFonts w:ascii="Times New Roman" w:hAnsi="Times New Roman" w:cs="Times New Roman"/>
          <w:b/>
          <w:bCs/>
          <w:sz w:val="24"/>
          <w:szCs w:val="24"/>
        </w:rPr>
        <w:t xml:space="preserve">Figure S4. </w:t>
      </w:r>
      <w:r>
        <w:rPr>
          <w:rFonts w:ascii="Times New Roman" w:hAnsi="Times New Roman" w:cs="Times New Roman"/>
          <w:b/>
          <w:bCs/>
          <w:sz w:val="24"/>
          <w:szCs w:val="24"/>
        </w:rPr>
        <w:t>Extended p</w:t>
      </w:r>
      <w:r w:rsidRPr="00A232B8">
        <w:rPr>
          <w:rFonts w:ascii="Times New Roman" w:hAnsi="Times New Roman" w:cs="Times New Roman"/>
          <w:b/>
          <w:bCs/>
          <w:sz w:val="24"/>
          <w:szCs w:val="24"/>
        </w:rPr>
        <w:t>redicted probability of being diurnal (A), crepuscular (B) and nocturnal (C) for a sequence of body mass value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by trophic guild and continent</w:t>
      </w:r>
      <w:r w:rsidRPr="00A232B8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77C6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ighter regions correspond to the upper and lower 95% confidence intervals. </w:t>
      </w:r>
      <w:r w:rsidRPr="00977C65">
        <w:rPr>
          <w:rFonts w:ascii="Times New Roman" w:hAnsi="Times New Roman" w:cs="Times New Roman"/>
          <w:sz w:val="24"/>
          <w:szCs w:val="24"/>
        </w:rPr>
        <w:t>Circles represent raw proportions of diurnal, crepuscul</w:t>
      </w:r>
      <w:r>
        <w:rPr>
          <w:rFonts w:ascii="Times New Roman" w:hAnsi="Times New Roman" w:cs="Times New Roman"/>
          <w:sz w:val="24"/>
          <w:szCs w:val="24"/>
        </w:rPr>
        <w:t>ar</w:t>
      </w:r>
      <w:r w:rsidRPr="00977C65">
        <w:rPr>
          <w:rFonts w:ascii="Times New Roman" w:hAnsi="Times New Roman" w:cs="Times New Roman"/>
          <w:sz w:val="24"/>
          <w:szCs w:val="24"/>
        </w:rPr>
        <w:t>, and nocturnal</w:t>
      </w:r>
      <w:r>
        <w:rPr>
          <w:rFonts w:ascii="Times New Roman" w:hAnsi="Times New Roman" w:cs="Times New Roman"/>
          <w:sz w:val="24"/>
          <w:szCs w:val="24"/>
        </w:rPr>
        <w:t xml:space="preserve"> activity</w:t>
      </w:r>
      <w:r w:rsidRPr="00977C65">
        <w:rPr>
          <w:rFonts w:ascii="Times New Roman" w:hAnsi="Times New Roman" w:cs="Times New Roman"/>
          <w:sz w:val="24"/>
          <w:szCs w:val="24"/>
        </w:rPr>
        <w:t xml:space="preserve"> for species included in this study are based on the number of independent events (log-scaled), with the smallest circle corresponding to 1 and the biggest to 1055 events.</w:t>
      </w:r>
    </w:p>
    <w:p w14:paraId="1AD5F863" w14:textId="77777777" w:rsidR="00386883" w:rsidRDefault="008D02E3"/>
    <w:sectPr w:rsidR="00386883" w:rsidSect="00F146C3">
      <w:pgSz w:w="11906" w:h="16838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02E3"/>
    <w:rsid w:val="003107CE"/>
    <w:rsid w:val="00316534"/>
    <w:rsid w:val="00373D83"/>
    <w:rsid w:val="005C224D"/>
    <w:rsid w:val="00622525"/>
    <w:rsid w:val="006B2C4D"/>
    <w:rsid w:val="00786892"/>
    <w:rsid w:val="007A60A6"/>
    <w:rsid w:val="008D02E3"/>
    <w:rsid w:val="00A0389B"/>
    <w:rsid w:val="00B1250C"/>
    <w:rsid w:val="00D50CFA"/>
    <w:rsid w:val="00EA60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15E07F"/>
  <w15:chartTrackingRefBased/>
  <w15:docId w15:val="{71D11FB8-7828-4BB1-A0F3-8067A63E76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02E3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8D02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867</Words>
  <Characters>4946</Characters>
  <Application>Microsoft Office Word</Application>
  <DocSecurity>0</DocSecurity>
  <Lines>41</Lines>
  <Paragraphs>11</Paragraphs>
  <ScaleCrop>false</ScaleCrop>
  <Company/>
  <LinksUpToDate>false</LinksUpToDate>
  <CharactersWithSpaces>5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Smith</dc:creator>
  <cp:keywords/>
  <dc:description/>
  <cp:lastModifiedBy>David Smith</cp:lastModifiedBy>
  <cp:revision>1</cp:revision>
  <dcterms:created xsi:type="dcterms:W3CDTF">2022-03-07T18:03:00Z</dcterms:created>
  <dcterms:modified xsi:type="dcterms:W3CDTF">2022-03-07T18:03:00Z</dcterms:modified>
</cp:coreProperties>
</file>